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413BF" w:rsidRDefault="00A413BF" w:rsidP="00A413BF">
      <w:pPr>
        <w:pStyle w:val="Heading1"/>
        <w:spacing w:after="240"/>
      </w:pPr>
      <w:bookmarkStart w:id="0" w:name="_Toc173508348"/>
      <w:r w:rsidRPr="00894420">
        <w:t>DAFTAR PUSTAKA</w:t>
      </w:r>
      <w:bookmarkEnd w:id="0"/>
    </w:p>
    <w:p w:rsidR="00A413BF" w:rsidRPr="00A413BF" w:rsidRDefault="00A413BF" w:rsidP="00A413BF">
      <w:bookmarkStart w:id="1" w:name="_GoBack"/>
      <w:bookmarkEnd w:id="1"/>
    </w:p>
    <w:p w:rsidR="00A413BF" w:rsidRPr="00BB3A00" w:rsidRDefault="00A413BF" w:rsidP="00A413BF">
      <w:pPr>
        <w:widowControl w:val="0"/>
        <w:autoSpaceDE w:val="0"/>
        <w:autoSpaceDN w:val="0"/>
        <w:adjustRightInd w:val="0"/>
        <w:spacing w:line="240" w:lineRule="auto"/>
        <w:ind w:hanging="48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tthariq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M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Budiantoro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H. (2019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omunitas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kwah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alan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Film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okumente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id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yutradara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asund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Cahyono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B. D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Handaya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D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Zuhroid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I. (2019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Hubu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menu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kemba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Emosional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Tingkat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tre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emaj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RNAL CITRA KEPERAWATAN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7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2), 64–71. https://doi.org/10.31964/jck.v7i2.121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in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mberdaya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empu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lindu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luarg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Berencan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(DP3AKB)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rovin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Jaw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Barat. (2023, October 27)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Data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kar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ispensa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Nikah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Wilayah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aw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Barat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Stop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Usia</w:t>
      </w:r>
      <w:proofErr w:type="spellEnd"/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Jaw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Barat (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top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Jaba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). https://stopanjabarberaksi.id/grafik-dispensasi-2023.html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orism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, Muhammad, A. S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etiaw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D. R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Ilmu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P., Negara, A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mr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F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olitekni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T. J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anjungpin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S., &amp; Riau, K. (2021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olabora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ta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Stakeholder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nanggula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celaka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Lalu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Lin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JIANA: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lmu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dministra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Negara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19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, 70–83. http://m.detik.com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orism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, Muhammad, A. S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etiaw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R. (2021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olabora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ta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Stakeholder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nanggula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celaka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Lalu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Lin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JIANA </w:t>
      </w:r>
      <w:proofErr w:type="gram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(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rnal</w:t>
      </w:r>
      <w:proofErr w:type="spellEnd"/>
      <w:proofErr w:type="gram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lmu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dministra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Negara )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19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, 71. https://doi.org/10.46730/jiana.v19i1.7966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Eleanor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F. N., &amp; Sari, A. (2020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Usia</w:t>
      </w:r>
      <w:proofErr w:type="spellEnd"/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i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itinjau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ari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spektif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lindu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PROGRESIF: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Huku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14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, 50–63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Fadil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H. A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Fadil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M. F. (2022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anca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ampanye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osi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engata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Insomnia di Kota Bandung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asund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A413BF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Haerunis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D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aftaza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B. M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psar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N. C. (2015). PEMENUHAN KEBUTUHAN DASAR ANAK OLEH PANTI SOSIAL ASUHAN ANAK (PSAA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rosidi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eliti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gabdi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pad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asyarakat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2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, 25–30. https://doi.org/10.24198/jppm.v2i1.13232</w:t>
      </w:r>
    </w:p>
    <w:p w:rsidR="00A413BF" w:rsidRPr="002873FD" w:rsidRDefault="00A413BF" w:rsidP="00A413B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2873FD">
        <w:rPr>
          <w:rFonts w:ascii="Times New Roman" w:hAnsi="Times New Roman" w:cs="Times New Roman"/>
          <w:noProof/>
          <w:sz w:val="24"/>
          <w:szCs w:val="24"/>
        </w:rPr>
        <w:t xml:space="preserve">Haris, R. A., &amp; Anita. (2023). Analisa Pemetaan Peran Stakeholder dalam Tata Kelola Kolaborasi Pencegahan Perkawinan Anak di Kabupaten Sumenep. </w:t>
      </w:r>
      <w:r w:rsidRPr="002873FD">
        <w:rPr>
          <w:rFonts w:ascii="Times New Roman" w:hAnsi="Times New Roman" w:cs="Times New Roman"/>
          <w:i/>
          <w:iCs/>
          <w:noProof/>
          <w:sz w:val="24"/>
          <w:szCs w:val="24"/>
        </w:rPr>
        <w:t>Jurnal Public Corner Fisip Universitas Wiraraja</w:t>
      </w:r>
      <w:r w:rsidRPr="002873F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873FD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2873FD">
        <w:rPr>
          <w:rFonts w:ascii="Times New Roman" w:hAnsi="Times New Roman" w:cs="Times New Roman"/>
          <w:noProof/>
          <w:sz w:val="24"/>
          <w:szCs w:val="24"/>
        </w:rPr>
        <w:t>(2), 167–179. https://doi.org/10.31862/9785426311961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Hermamb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mm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C., Gratia, E. S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anu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F. (2021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Faktor-Fakto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emengaruh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si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i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i Indonesia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penduduk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Indonesia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16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, 55. https://doi.org/10.14203/jki.v16i1.428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Hidayant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N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az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 R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arawang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 (2021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pay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merint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aerah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nanggula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Usia</w:t>
      </w:r>
      <w:proofErr w:type="spellEnd"/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i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es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ajann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camat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aro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abupate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lastRenderedPageBreak/>
        <w:t>Maro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KIMAP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aji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lmiah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ahasisw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dministra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ubli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2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, 217–233. https://journal.unismuh.ac.id/index.php/kimap/article/view/3845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Indonesia, G. L. (2017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anca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uku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Cerit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ergamba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ikap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ind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keras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Orang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u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ebaga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Media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Eduka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Institut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Bisni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Informatik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STIKOM Surabaya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Jann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I. A. (2021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lindu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ag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erhadap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e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Huku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amekas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(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tud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omparatif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Huku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Islam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Huku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ositif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)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Institut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Agama Islam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eger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Madura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Ju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 S. (2021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injau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Yuridis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lindu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Huku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tas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H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gkat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ihubungk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e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17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016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ubah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du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tas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3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002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lindu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ncto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atur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merintah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54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007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gangkat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ompute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Indonesia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hairunnis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H. (2016)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Psychological Well-Being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ad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str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du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oligam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[Dissertation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Medan Area]. http://smktpi99.blogspot.com/2013/01/pernikahan/15.html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Latif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 N. (2018a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roblematik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in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camat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ojonegoro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ojonegoro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Institut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Agama Islam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eger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(IAIN) Kediri)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Latif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 N. (2018b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roblematik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in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camat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ojonegoro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ojonegoro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Institut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Agama Islam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eger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(IAIN) Kediri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Lewoleb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K. K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ulyad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M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atino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S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Wadill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L. (2021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nceg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nanggula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kawin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emaj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ar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arun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lur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Limo Kota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epo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rosidi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SENAPENMAS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, 137. https://doi.org/10.24912/psenapenmas.v0i0.14981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unawaro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B. (2021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olabora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Guru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imbi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onseli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Guru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didik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Agama Islam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enanggulang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merosot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Moral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isw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orb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Broken Home di SMK Islam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unj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Kediri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. IAIN Kediri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Netting, F. E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ttne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P. M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cMurtry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S. L., &amp; Thomas, M. L. (2017)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ocial Work Macro Practice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(6th </w:t>
      </w:r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ed</w:t>
      </w:r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>.). Pearson Education, Inc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Ocktili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H. (2020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rakti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kerja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osial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omuni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nangan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erlanta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abupate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umed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rovin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Jaw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Barat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lmiah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kerja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osial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19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bria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H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asyay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 (2023)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Collaborative Governance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Upay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cegah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proofErr w:type="gram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Usia</w:t>
      </w:r>
      <w:proofErr w:type="spellEnd"/>
      <w:proofErr w:type="gram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in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O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omeri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Ulu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8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2), 137–148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ratiw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G. A. A. A. (2018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Gambar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Rasa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akut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Akan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awat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Gigi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ad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isw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ekolah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sa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3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t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2018 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.</w:t>
      </w:r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olitekni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sehat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menteri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sehat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enpasar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lastRenderedPageBreak/>
        <w:t>Pujileksono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S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Yulia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D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usilawat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artik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T. (2021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Rekayas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knolog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kerja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osial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(1st </w:t>
      </w:r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ed</w:t>
      </w:r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>.). Intrans Publishing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ujileksono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S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Yulia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D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usilawat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artik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T. (2023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Riset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rap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kerja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osi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SSD, PAR,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R&amp;D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. Intrans Publishing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ahmat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irnawat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M. (2020)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sai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Participation Action Research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mberdaya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asyarakat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ksara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lmu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didik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Nonformal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6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, 62. https://doi.org/10.37905/aksara.6.1.62-71.2020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amda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R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arlau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asutio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amand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P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rm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agit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D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Yanizo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 (2020a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trateg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olabora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layan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Bimbi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onseli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ekol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Educational Guidance and Counseling Development Journal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gram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II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</w:t>
      </w:r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>1), 1–7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amda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R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arlau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asutio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amand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P.,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rm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agit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D., &amp;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Yanizo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A. (2020b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trateg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olabora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layan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Bimbi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onseli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ekol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In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Educational Guidance and Counseling Development Journal: Vol. III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(Issue 1)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iendrav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S. (2000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kemba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sikososi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Robbins, S. P. (2007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ilaku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Organisa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(10th </w:t>
      </w:r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ed</w:t>
      </w:r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). PT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Macan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Jaya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Cemerl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omad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M. A. (2018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ad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mbina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asehat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lestari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kawin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(BP4)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la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encegah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cerai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i Kota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kanbaru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Islam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eger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Sultan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yarif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asim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Riau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Saleh, C. (2020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odu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01 :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onsep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gerti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uju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olabora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ani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Y. (2018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anks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ag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Perusahaan yang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empekerjak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enurut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13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003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tenagakerja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spektif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Hukum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Islam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Islam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eger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(UIN)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ade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Fatah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okhiv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M. S. (2021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Indikato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berhasil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Program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Intervens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osial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ub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Social Work and Social Services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2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1)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olehah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I., &amp; Fatah, M. Z. (2023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Fakto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ndoro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jadi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emaj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Usia</w:t>
      </w:r>
      <w:proofErr w:type="spellEnd"/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Dini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 : Literature Review (Driving Factors Of Marriage In Early Adolescents: Literature Review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lmu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sehat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11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>(2), 56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Sugiyono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(2013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etode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neliti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uantitatif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ualitatif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R&amp;D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lfabet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cv</w:t>
      </w:r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Suharto, E. (2017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embangu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asyarakat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Memberdayak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Rakyat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aji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trategis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Pembangunan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sejahtera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osia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kerja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Sosial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PT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Refik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ditam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dang-Und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16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2019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ub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dang-Und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1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1974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kawin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, Pub. L. No. 16 (2019). https://peraturan.bpk.go.id/Details/122740/uu-no-16-tahun-2019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lastRenderedPageBreak/>
        <w:t>Undang-Und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35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2014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ubah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Undang-Und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Nomor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23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2002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erlindung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Ana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>, Pub. L. No. 35 (2014). https://peraturan.bpk.go.id/Details/38723/uu-no-35-tahun-2014</w:t>
      </w:r>
    </w:p>
    <w:p w:rsidR="00A413BF" w:rsidRPr="00BB3A00" w:rsidRDefault="00A413BF" w:rsidP="00A413BF">
      <w:pPr>
        <w:autoSpaceDE w:val="0"/>
        <w:autoSpaceDN w:val="0"/>
        <w:spacing w:line="276" w:lineRule="auto"/>
        <w:ind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Zainurrahma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L. F. (2019).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Faktor-Faktor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Berhubu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eng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ernikah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Dini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ecamata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Playe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Gunungkidul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018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Politeknik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sehat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menteri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Kesehatan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Yogyakarta.</w:t>
      </w:r>
    </w:p>
    <w:p w:rsidR="00D27595" w:rsidRDefault="00A413BF" w:rsidP="00A413BF"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Zastrow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, C. (2017). </w:t>
      </w:r>
      <w:r w:rsidRPr="00BB3A00">
        <w:rPr>
          <w:rFonts w:ascii="Times New Roman" w:eastAsia="Times New Roman" w:hAnsi="Times New Roman" w:cs="Times New Roman"/>
          <w:i/>
          <w:iCs/>
          <w:sz w:val="24"/>
          <w:szCs w:val="24"/>
        </w:rPr>
        <w:t>Introduction to Social Work and Social Welfare Empowering People</w:t>
      </w:r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(12th </w:t>
      </w:r>
      <w:proofErr w:type="gramStart"/>
      <w:r w:rsidRPr="00BB3A00">
        <w:rPr>
          <w:rFonts w:ascii="Times New Roman" w:eastAsia="Times New Roman" w:hAnsi="Times New Roman" w:cs="Times New Roman"/>
          <w:sz w:val="24"/>
          <w:szCs w:val="24"/>
        </w:rPr>
        <w:t>ed</w:t>
      </w:r>
      <w:proofErr w:type="gram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.). </w:t>
      </w:r>
      <w:proofErr w:type="spellStart"/>
      <w:r w:rsidRPr="00BB3A00">
        <w:rPr>
          <w:rFonts w:ascii="Times New Roman" w:eastAsia="Times New Roman" w:hAnsi="Times New Roman" w:cs="Times New Roman"/>
          <w:sz w:val="24"/>
          <w:szCs w:val="24"/>
        </w:rPr>
        <w:t>Cengage</w:t>
      </w:r>
      <w:proofErr w:type="spellEnd"/>
      <w:r w:rsidRPr="00BB3A00">
        <w:rPr>
          <w:rFonts w:ascii="Times New Roman" w:eastAsia="Times New Roman" w:hAnsi="Times New Roman" w:cs="Times New Roman"/>
          <w:sz w:val="24"/>
          <w:szCs w:val="24"/>
        </w:rPr>
        <w:t xml:space="preserve"> Learning.</w:t>
      </w:r>
    </w:p>
    <w:sectPr w:rsidR="00D2759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13BF"/>
    <w:rsid w:val="00466000"/>
    <w:rsid w:val="00A413BF"/>
    <w:rsid w:val="00D27595"/>
    <w:rsid w:val="00F90C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2C0C202-174C-4C59-9CFD-E92E1F807B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413BF"/>
    <w:rPr>
      <w:kern w:val="2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13BF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13BF"/>
    <w:rPr>
      <w:rFonts w:ascii="Times New Roman" w:eastAsiaTheme="majorEastAsia" w:hAnsi="Times New Roman" w:cstheme="majorBidi"/>
      <w:b/>
      <w:kern w:val="2"/>
      <w:sz w:val="24"/>
      <w:szCs w:val="32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37</Words>
  <Characters>6482</Characters>
  <Application>Microsoft Office Word</Application>
  <DocSecurity>0</DocSecurity>
  <Lines>54</Lines>
  <Paragraphs>15</Paragraphs>
  <ScaleCrop>false</ScaleCrop>
  <Company/>
  <LinksUpToDate>false</LinksUpToDate>
  <CharactersWithSpaces>76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4-08-29T04:20:00Z</dcterms:created>
  <dcterms:modified xsi:type="dcterms:W3CDTF">2024-08-29T04:20:00Z</dcterms:modified>
</cp:coreProperties>
</file>